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37B1" w:rsidRPr="00B40423" w:rsidRDefault="00B40423" w:rsidP="00BE37B1">
      <w:pPr>
        <w:ind w:firstLine="708"/>
        <w:jc w:val="both"/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</w:rPr>
        <w:t xml:space="preserve">Estudo de </w:t>
      </w:r>
      <w:proofErr w:type="spellStart"/>
      <w:r w:rsidRPr="00B40423">
        <w:rPr>
          <w:rFonts w:ascii="Times New Roman" w:hAnsi="Times New Roman" w:cs="Times New Roman"/>
        </w:rPr>
        <w:t>Barh</w:t>
      </w:r>
      <w:proofErr w:type="spellEnd"/>
      <w:r w:rsidRPr="00B40423">
        <w:rPr>
          <w:rFonts w:ascii="Times New Roman" w:hAnsi="Times New Roman" w:cs="Times New Roman"/>
        </w:rPr>
        <w:t xml:space="preserve"> e </w:t>
      </w:r>
      <w:proofErr w:type="spellStart"/>
      <w:r w:rsidRPr="00B40423">
        <w:rPr>
          <w:rFonts w:ascii="Times New Roman" w:hAnsi="Times New Roman" w:cs="Times New Roman"/>
        </w:rPr>
        <w:t>Kumar</w:t>
      </w:r>
      <w:proofErr w:type="spellEnd"/>
      <w:r w:rsidRPr="00B40423">
        <w:rPr>
          <w:rFonts w:ascii="Times New Roman" w:hAnsi="Times New Roman" w:cs="Times New Roman"/>
        </w:rPr>
        <w:t xml:space="preserve"> em 2009</w:t>
      </w:r>
      <w:proofErr w:type="gramStart"/>
      <w:r w:rsidRPr="00B40423">
        <w:rPr>
          <w:rFonts w:ascii="Times New Roman" w:hAnsi="Times New Roman" w:cs="Times New Roman"/>
        </w:rPr>
        <w:t>,</w:t>
      </w:r>
      <w:proofErr w:type="gramEnd"/>
      <w:r w:rsidRPr="00B40423">
        <w:rPr>
          <w:rFonts w:ascii="Times New Roman" w:hAnsi="Times New Roman" w:cs="Times New Roman"/>
        </w:rPr>
        <w:t xml:space="preserve"> foi-nos </w:t>
      </w:r>
      <w:r w:rsidR="00BE37B1" w:rsidRPr="00B40423">
        <w:rPr>
          <w:rFonts w:ascii="Times New Roman" w:hAnsi="Times New Roman" w:cs="Times New Roman"/>
        </w:rPr>
        <w:t xml:space="preserve">possível </w:t>
      </w:r>
      <w:r w:rsidRPr="00B40423">
        <w:rPr>
          <w:rFonts w:ascii="Times New Roman" w:hAnsi="Times New Roman" w:cs="Times New Roman"/>
        </w:rPr>
        <w:t>visualizar a</w:t>
      </w:r>
      <w:r w:rsidR="00BE37B1" w:rsidRPr="00B40423">
        <w:rPr>
          <w:rFonts w:ascii="Times New Roman" w:hAnsi="Times New Roman" w:cs="Times New Roman"/>
        </w:rPr>
        <w:t xml:space="preserve"> tabela com as enzimas citoplasmáticas essenciais na </w:t>
      </w:r>
      <w:r w:rsidR="00BE37B1" w:rsidRPr="00B40423">
        <w:rPr>
          <w:rFonts w:ascii="Times New Roman" w:hAnsi="Times New Roman" w:cs="Times New Roman"/>
          <w:i/>
        </w:rPr>
        <w:t xml:space="preserve">N. </w:t>
      </w:r>
      <w:proofErr w:type="spellStart"/>
      <w:r w:rsidR="00BE37B1" w:rsidRPr="00B40423">
        <w:rPr>
          <w:rFonts w:ascii="Times New Roman" w:hAnsi="Times New Roman" w:cs="Times New Roman"/>
          <w:i/>
        </w:rPr>
        <w:t>gonorrhoeae</w:t>
      </w:r>
      <w:proofErr w:type="spellEnd"/>
      <w:r w:rsidR="00BE37B1" w:rsidRPr="00B40423">
        <w:rPr>
          <w:rFonts w:ascii="Times New Roman" w:hAnsi="Times New Roman" w:cs="Times New Roman"/>
        </w:rPr>
        <w:t xml:space="preserve"> que não estão presentes no Homem (tabela 1). </w:t>
      </w:r>
    </w:p>
    <w:p w:rsidR="00BE37B1" w:rsidRPr="00B40423" w:rsidRDefault="00BE37B1" w:rsidP="00BE37B1">
      <w:pPr>
        <w:jc w:val="both"/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b/>
        </w:rPr>
        <w:t>Tabela 1</w:t>
      </w:r>
      <w:r w:rsidRPr="00B40423">
        <w:rPr>
          <w:rFonts w:ascii="Times New Roman" w:hAnsi="Times New Roman" w:cs="Times New Roman"/>
        </w:rPr>
        <w:t xml:space="preserve">. Enzimas citoplasmáticas essenciais em </w:t>
      </w:r>
      <w:r w:rsidRPr="00B40423">
        <w:rPr>
          <w:rFonts w:ascii="Times New Roman" w:hAnsi="Times New Roman" w:cs="Times New Roman"/>
          <w:i/>
        </w:rPr>
        <w:t xml:space="preserve">N. </w:t>
      </w:r>
      <w:proofErr w:type="spellStart"/>
      <w:r w:rsidRPr="00B40423">
        <w:rPr>
          <w:rFonts w:ascii="Times New Roman" w:hAnsi="Times New Roman" w:cs="Times New Roman"/>
          <w:i/>
        </w:rPr>
        <w:t>gonorrhoeae</w:t>
      </w:r>
      <w:proofErr w:type="spellEnd"/>
      <w:r w:rsidRPr="00B40423">
        <w:rPr>
          <w:rFonts w:ascii="Times New Roman" w:hAnsi="Times New Roman" w:cs="Times New Roman"/>
        </w:rPr>
        <w:t xml:space="preserve"> (potenciais “targets” para antibióticos) que não estão presentes no Homem a partir da via metabólica comum entre hospedeiro-</w:t>
      </w:r>
      <w:proofErr w:type="spellStart"/>
      <w:r w:rsidRPr="00B40423">
        <w:rPr>
          <w:rFonts w:ascii="Times New Roman" w:hAnsi="Times New Roman" w:cs="Times New Roman"/>
        </w:rPr>
        <w:t>patogéneo</w:t>
      </w:r>
      <w:proofErr w:type="spellEnd"/>
      <w:r w:rsidR="00B40423" w:rsidRPr="00B40423">
        <w:rPr>
          <w:rFonts w:ascii="Times New Roman" w:hAnsi="Times New Roman" w:cs="Times New Roman"/>
        </w:rPr>
        <w:t>.</w:t>
      </w:r>
      <w:r w:rsidRPr="00B40423">
        <w:rPr>
          <w:rFonts w:ascii="Times New Roman" w:hAnsi="Times New Roman" w:cs="Times New Roman"/>
        </w:rPr>
        <w:t xml:space="preserve"> (Adaptado de </w:t>
      </w:r>
      <w:r w:rsidRPr="00B40423">
        <w:rPr>
          <w:rFonts w:ascii="Times New Roman" w:hAnsi="Times New Roman" w:cs="Times New Roman"/>
        </w:rPr>
        <w:fldChar w:fldCharType="begin"/>
      </w:r>
      <w:r w:rsidRPr="00B40423">
        <w:rPr>
          <w:rFonts w:ascii="Times New Roman" w:hAnsi="Times New Roman" w:cs="Times New Roman"/>
        </w:rPr>
        <w:instrText xml:space="preserve"> ADDIN EN.CITE &lt;EndNote&gt;&lt;Cite&gt;&lt;Author&gt;Barh&lt;/Author&gt;&lt;Year&gt;2009&lt;/Year&gt;&lt;RecNum&gt;1&lt;/RecNum&gt;&lt;DisplayText&gt;[1]&lt;/DisplayText&gt;&lt;record&gt;&lt;rec-number&gt;1&lt;/rec-number&gt;&lt;foreign-keys&gt;&lt;key app="EN" db-id="zxsa2xa25sxzpqes59g5fr28axwd0xxtztzz"&gt;1&lt;/key&gt;&lt;/foreign-keys&gt;&lt;ref-type name="Journal Article"&gt;17&lt;/ref-type&gt;&lt;contributors&gt;&lt;authors&gt;&lt;author&gt;Barh, D.&lt;/author&gt;&lt;author&gt;Kumar, A.&lt;/author&gt;&lt;/authors&gt;&lt;/contributors&gt;&lt;auth-address&gt;Institute of Integrative Omics and Applied Biotechnology (IIOAB), Nonakuri, India. dr.barh@gmail.com&lt;/auth-address&gt;&lt;titles&gt;&lt;title&gt;In silico identification of candidate drug and vaccine targets from various pathways in Neisseria gonorrhoeae&lt;/title&gt;&lt;secondary-title&gt;In Silico Biol&lt;/secondary-title&gt;&lt;alt-title&gt;In silico biology&lt;/alt-title&gt;&lt;/titles&gt;&lt;periodical&gt;&lt;full-title&gt;In Silico Biol&lt;/full-title&gt;&lt;abbr-1&gt;In silico biology&lt;/abbr-1&gt;&lt;/periodical&gt;&lt;alt-periodical&gt;&lt;full-title&gt;In Silico Biol&lt;/full-title&gt;&lt;abbr-1&gt;In silico biology&lt;/abbr-1&gt;&lt;/alt-periodical&gt;&lt;pages&gt;225-31&lt;/pages&gt;&lt;volume&gt;9&lt;/volume&gt;&lt;number&gt;4&lt;/number&gt;&lt;keywords&gt;&lt;keyword&gt;Databases, Nucleic Acid&lt;/keyword&gt;&lt;keyword&gt;*Drug Design&lt;/keyword&gt;&lt;keyword&gt;Drug Resistance, Multiple, Bacterial&lt;/keyword&gt;&lt;keyword&gt;Female&lt;/keyword&gt;&lt;keyword&gt;Genome, Bacterial&lt;/keyword&gt;&lt;keyword&gt;Gonorrhea/drug therapy/microbiology/prevention &amp;amp; control&lt;/keyword&gt;&lt;keyword&gt;Humans&lt;/keyword&gt;&lt;keyword&gt;Metabolic Networks and Pathways/*physiology&lt;/keyword&gt;&lt;keyword&gt;Neisseria gonorrhoeae/drug effects/*genetics/*metabolism/pathogenicity&lt;/keyword&gt;&lt;keyword&gt;Pregnancy&lt;/keyword&gt;&lt;keyword&gt;Signal Transduction/*physiology&lt;/keyword&gt;&lt;/keywords&gt;&lt;dates&gt;&lt;year&gt;2009&lt;/year&gt;&lt;/dates&gt;&lt;isbn&gt;1434-3207 (Electronic)&amp;#xD;1386-6338 (Linking)&lt;/isbn&gt;&lt;accession-num&gt;20109152&lt;/accession-num&gt;&lt;urls&gt;&lt;related-urls&gt;&lt;url&gt;http://www.ncbi.nlm.nih.gov/pubmed/20109152&lt;/url&gt;&lt;/related-urls&gt;&lt;/urls&gt;&lt;/record&gt;&lt;/Cite&gt;&lt;/EndNote&gt;</w:instrText>
      </w:r>
      <w:r w:rsidRPr="00B40423">
        <w:rPr>
          <w:rFonts w:ascii="Times New Roman" w:hAnsi="Times New Roman" w:cs="Times New Roman"/>
        </w:rPr>
        <w:fldChar w:fldCharType="separate"/>
      </w:r>
      <w:r w:rsidRPr="00B40423">
        <w:rPr>
          <w:rFonts w:ascii="Times New Roman" w:hAnsi="Times New Roman" w:cs="Times New Roman"/>
          <w:noProof/>
        </w:rPr>
        <w:t>[</w:t>
      </w:r>
      <w:hyperlink w:anchor="_ENREF_1" w:tooltip="Barh, 2009 #1" w:history="1">
        <w:r w:rsidRPr="00B40423">
          <w:rPr>
            <w:rFonts w:ascii="Times New Roman" w:hAnsi="Times New Roman" w:cs="Times New Roman"/>
            <w:noProof/>
          </w:rPr>
          <w:t>1</w:t>
        </w:r>
      </w:hyperlink>
      <w:r w:rsidRPr="00B40423">
        <w:rPr>
          <w:rFonts w:ascii="Times New Roman" w:hAnsi="Times New Roman" w:cs="Times New Roman"/>
          <w:noProof/>
        </w:rPr>
        <w:t>]</w:t>
      </w:r>
      <w:r w:rsidRPr="00B40423">
        <w:rPr>
          <w:rFonts w:ascii="Times New Roman" w:hAnsi="Times New Roman" w:cs="Times New Roman"/>
        </w:rPr>
        <w:fldChar w:fldCharType="end"/>
      </w:r>
      <w:r w:rsidRPr="00B40423">
        <w:rPr>
          <w:rFonts w:ascii="Times New Roman" w:hAnsi="Times New Roman" w:cs="Times New Roman"/>
        </w:rPr>
        <w:t>).</w:t>
      </w:r>
    </w:p>
    <w:p w:rsidR="00BE37B1" w:rsidRPr="00B40423" w:rsidRDefault="00BE37B1" w:rsidP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noProof/>
          <w:lang w:eastAsia="pt-PT"/>
        </w:rPr>
        <w:drawing>
          <wp:inline distT="0" distB="0" distL="0" distR="0" wp14:anchorId="3BFDE362" wp14:editId="1609022B">
            <wp:extent cx="5400040" cy="5793740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793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37B1" w:rsidRPr="00B40423" w:rsidRDefault="00BE37B1" w:rsidP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noProof/>
          <w:lang w:eastAsia="pt-PT"/>
        </w:rPr>
        <w:lastRenderedPageBreak/>
        <w:drawing>
          <wp:inline distT="0" distB="0" distL="0" distR="0" wp14:anchorId="72A4DDBF" wp14:editId="39DBD615">
            <wp:extent cx="5400040" cy="5407660"/>
            <wp:effectExtent l="0" t="0" r="0" b="254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407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40423" w:rsidRPr="00B40423" w:rsidRDefault="00B40423" w:rsidP="00B40423">
      <w:pPr>
        <w:rPr>
          <w:rFonts w:ascii="Times New Roman" w:hAnsi="Times New Roman" w:cs="Times New Roman"/>
          <w:b/>
        </w:rPr>
      </w:pPr>
    </w:p>
    <w:p w:rsidR="00B40423" w:rsidRPr="00B40423" w:rsidRDefault="00B40423" w:rsidP="00B40423">
      <w:pPr>
        <w:rPr>
          <w:rFonts w:ascii="Times New Roman" w:hAnsi="Times New Roman" w:cs="Times New Roman"/>
          <w:b/>
        </w:rPr>
      </w:pPr>
    </w:p>
    <w:p w:rsidR="00B40423" w:rsidRPr="00B40423" w:rsidRDefault="00B40423" w:rsidP="00B40423">
      <w:pPr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40423" w:rsidRPr="00B40423" w:rsidRDefault="00B40423" w:rsidP="00B40423">
      <w:pPr>
        <w:ind w:firstLine="360"/>
        <w:rPr>
          <w:rFonts w:ascii="Times New Roman" w:hAnsi="Times New Roman" w:cs="Times New Roman"/>
        </w:rPr>
      </w:pPr>
    </w:p>
    <w:p w:rsidR="00BE37B1" w:rsidRPr="00B40423" w:rsidRDefault="00BE37B1" w:rsidP="00BE37B1">
      <w:pPr>
        <w:jc w:val="both"/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b/>
        </w:rPr>
        <w:lastRenderedPageBreak/>
        <w:t xml:space="preserve">Tabela 2. </w:t>
      </w:r>
      <w:r w:rsidRPr="00B40423">
        <w:rPr>
          <w:rFonts w:ascii="Times New Roman" w:hAnsi="Times New Roman" w:cs="Times New Roman"/>
        </w:rPr>
        <w:t>Tabelas com os “targets” para vacinas a partir da via metabólica comum entre hospedeiro-</w:t>
      </w:r>
      <w:proofErr w:type="spellStart"/>
      <w:r w:rsidRPr="00B40423">
        <w:rPr>
          <w:rFonts w:ascii="Times New Roman" w:hAnsi="Times New Roman" w:cs="Times New Roman"/>
        </w:rPr>
        <w:t>patogéneo</w:t>
      </w:r>
      <w:proofErr w:type="spellEnd"/>
      <w:r w:rsidRPr="00B40423">
        <w:rPr>
          <w:rFonts w:ascii="Times New Roman" w:hAnsi="Times New Roman" w:cs="Times New Roman"/>
        </w:rPr>
        <w:t xml:space="preserve"> e dos “targets” para potenciais medicamentos e vacinas a partir da via metabólica única e específica do </w:t>
      </w:r>
      <w:proofErr w:type="spellStart"/>
      <w:r w:rsidRPr="00B40423">
        <w:rPr>
          <w:rFonts w:ascii="Times New Roman" w:hAnsi="Times New Roman" w:cs="Times New Roman"/>
        </w:rPr>
        <w:t>patogéneo</w:t>
      </w:r>
      <w:proofErr w:type="spellEnd"/>
      <w:r w:rsidRPr="00B40423">
        <w:rPr>
          <w:rFonts w:ascii="Times New Roman" w:hAnsi="Times New Roman" w:cs="Times New Roman"/>
        </w:rPr>
        <w:t xml:space="preserve">. (Adaptado de </w:t>
      </w:r>
      <w:r w:rsidRPr="00B40423">
        <w:rPr>
          <w:rFonts w:ascii="Times New Roman" w:hAnsi="Times New Roman" w:cs="Times New Roman"/>
        </w:rPr>
        <w:fldChar w:fldCharType="begin"/>
      </w:r>
      <w:r w:rsidRPr="00B40423">
        <w:rPr>
          <w:rFonts w:ascii="Times New Roman" w:hAnsi="Times New Roman" w:cs="Times New Roman"/>
        </w:rPr>
        <w:instrText xml:space="preserve"> ADDIN EN.CITE &lt;EndNote&gt;&lt;Cite&gt;&lt;Author&gt;Barh&lt;/Author&gt;&lt;Year&gt;2009&lt;/Year&gt;&lt;RecNum&gt;1&lt;/RecNum&gt;&lt;DisplayText&gt;[1]&lt;/DisplayText&gt;&lt;record&gt;&lt;rec-number&gt;1&lt;/rec-number&gt;&lt;foreign-keys&gt;&lt;key app="EN" db-id="zxsa2xa25sxzpqes59g5fr28axwd0xxtztzz"&gt;1&lt;/key&gt;&lt;/foreign-keys&gt;&lt;ref-type name="Journal Article"&gt;17&lt;/ref-type&gt;&lt;contributors&gt;&lt;authors&gt;&lt;author&gt;Barh, D.&lt;/author&gt;&lt;author&gt;Kumar, A.&lt;/author&gt;&lt;/authors&gt;&lt;/contributors&gt;&lt;auth-address&gt;Institute of Integrative Omics and Applied Biotechnology (IIOAB), Nonakuri, India. dr.barh@gmail.com&lt;/auth-address&gt;&lt;titles&gt;&lt;title&gt;In silico identification of candidate drug and vaccine targets from various pathways in Neisseria gonorrhoeae&lt;/title&gt;&lt;secondary-title&gt;In Silico Biol&lt;/secondary-title&gt;&lt;alt-title&gt;In silico biology&lt;/alt-title&gt;&lt;/titles&gt;&lt;periodical&gt;&lt;full-title&gt;In Silico Biol&lt;/full-title&gt;&lt;abbr-1&gt;In silico biology&lt;/abbr-1&gt;&lt;/periodical&gt;&lt;alt-periodical&gt;&lt;full-title&gt;In Silico Biol&lt;/full-title&gt;&lt;abbr-1&gt;In silico biology&lt;/abbr-1&gt;&lt;/alt-periodical&gt;&lt;pages&gt;225-31&lt;/pages&gt;&lt;volume&gt;9&lt;/volume&gt;&lt;number&gt;4&lt;/number&gt;&lt;keywords&gt;&lt;keyword&gt;Databases, Nucleic Acid&lt;/keyword&gt;&lt;keyword&gt;*Drug Design&lt;/keyword&gt;&lt;keyword&gt;Drug Resistance, Multiple, Bacterial&lt;/keyword&gt;&lt;keyword&gt;Female&lt;/keyword&gt;&lt;keyword&gt;Genome, Bacterial&lt;/keyword&gt;&lt;keyword&gt;Gonorrhea/drug therapy/microbiology/prevention &amp;amp; control&lt;/keyword&gt;&lt;keyword&gt;Humans&lt;/keyword&gt;&lt;keyword&gt;Metabolic Networks and Pathways/*physiology&lt;/keyword&gt;&lt;keyword&gt;Neisseria gonorrhoeae/drug effects/*genetics/*metabolism/pathogenicity&lt;/keyword&gt;&lt;keyword&gt;Pregnancy&lt;/keyword&gt;&lt;keyword&gt;Signal Transduction/*physiology&lt;/keyword&gt;&lt;/keywords&gt;&lt;dates&gt;&lt;year&gt;2009&lt;/year&gt;&lt;/dates&gt;&lt;isbn&gt;1434-3207 (Electronic)&amp;#xD;1386-6338 (Linking)&lt;/isbn&gt;&lt;accession-num&gt;20109152&lt;/accession-num&gt;&lt;urls&gt;&lt;related-urls&gt;&lt;url&gt;http://www.ncbi.nlm.nih.gov/pubmed/20109152&lt;/url&gt;&lt;/related-urls&gt;&lt;/urls&gt;&lt;/record&gt;&lt;/Cite&gt;&lt;/EndNote&gt;</w:instrText>
      </w:r>
      <w:r w:rsidRPr="00B40423">
        <w:rPr>
          <w:rFonts w:ascii="Times New Roman" w:hAnsi="Times New Roman" w:cs="Times New Roman"/>
        </w:rPr>
        <w:fldChar w:fldCharType="separate"/>
      </w:r>
      <w:r w:rsidRPr="00B40423">
        <w:rPr>
          <w:rFonts w:ascii="Times New Roman" w:hAnsi="Times New Roman" w:cs="Times New Roman"/>
          <w:noProof/>
        </w:rPr>
        <w:t>[</w:t>
      </w:r>
      <w:hyperlink w:anchor="_ENREF_1" w:tooltip="Barh, 2009 #1" w:history="1">
        <w:r w:rsidRPr="00B40423">
          <w:rPr>
            <w:rFonts w:ascii="Times New Roman" w:hAnsi="Times New Roman" w:cs="Times New Roman"/>
            <w:noProof/>
          </w:rPr>
          <w:t>1</w:t>
        </w:r>
      </w:hyperlink>
      <w:r w:rsidRPr="00B40423">
        <w:rPr>
          <w:rFonts w:ascii="Times New Roman" w:hAnsi="Times New Roman" w:cs="Times New Roman"/>
          <w:noProof/>
        </w:rPr>
        <w:t>]</w:t>
      </w:r>
      <w:r w:rsidRPr="00B40423">
        <w:rPr>
          <w:rFonts w:ascii="Times New Roman" w:hAnsi="Times New Roman" w:cs="Times New Roman"/>
        </w:rPr>
        <w:fldChar w:fldCharType="end"/>
      </w:r>
      <w:r w:rsidRPr="00B40423">
        <w:rPr>
          <w:rFonts w:ascii="Times New Roman" w:hAnsi="Times New Roman" w:cs="Times New Roman"/>
        </w:rPr>
        <w:t>).</w:t>
      </w:r>
    </w:p>
    <w:p w:rsidR="00BE37B1" w:rsidRPr="00B40423" w:rsidRDefault="00BE37B1" w:rsidP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noProof/>
          <w:lang w:eastAsia="pt-PT"/>
        </w:rPr>
        <w:drawing>
          <wp:inline distT="0" distB="0" distL="0" distR="0" wp14:anchorId="41B0BA79" wp14:editId="33EE7B71">
            <wp:extent cx="5400040" cy="5634990"/>
            <wp:effectExtent l="0" t="0" r="0" b="3810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634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37B1" w:rsidRPr="00B40423" w:rsidRDefault="00BE37B1" w:rsidP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noProof/>
          <w:lang w:eastAsia="pt-PT"/>
        </w:rPr>
        <w:lastRenderedPageBreak/>
        <w:drawing>
          <wp:inline distT="0" distB="0" distL="0" distR="0" wp14:anchorId="5F025C77" wp14:editId="78A226D5">
            <wp:extent cx="5400040" cy="5833110"/>
            <wp:effectExtent l="0" t="0" r="0" b="0"/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833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37B1" w:rsidRPr="00B40423" w:rsidRDefault="00BE37B1" w:rsidP="00BE37B1">
      <w:pPr>
        <w:ind w:firstLine="708"/>
        <w:jc w:val="both"/>
        <w:rPr>
          <w:rFonts w:ascii="Times New Roman" w:hAnsi="Times New Roman" w:cs="Times New Roman"/>
        </w:rPr>
      </w:pPr>
    </w:p>
    <w:p w:rsidR="00BE37B1" w:rsidRPr="00B40423" w:rsidRDefault="00BE37B1" w:rsidP="00BE37B1">
      <w:pPr>
        <w:rPr>
          <w:rFonts w:ascii="Times New Roman" w:hAnsi="Times New Roman" w:cs="Times New Roman"/>
        </w:rPr>
      </w:pPr>
    </w:p>
    <w:p w:rsidR="00BE37B1" w:rsidRPr="00B40423" w:rsidRDefault="00BE37B1" w:rsidP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highlight w:val="red"/>
        </w:rPr>
        <w:t>Enzimas citoplasmáticas essenciais (“targets” de antibióticos) (tabela 1)</w:t>
      </w:r>
    </w:p>
    <w:p w:rsidR="00BE37B1" w:rsidRPr="00B40423" w:rsidRDefault="00BE37B1" w:rsidP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highlight w:val="lightGray"/>
        </w:rPr>
        <w:t>Enzimas membranares essenciais (“targets” para vacinas) (tabela 2)</w:t>
      </w:r>
    </w:p>
    <w:p w:rsidR="00BE37B1" w:rsidRPr="00B40423" w:rsidRDefault="00BE37B1" w:rsidP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highlight w:val="green"/>
        </w:rPr>
        <w:t>Transportadores membranares essenciais (“targets” para vacinas) (tabela 2)</w:t>
      </w:r>
    </w:p>
    <w:p w:rsidR="00BE37B1" w:rsidRPr="00B40423" w:rsidRDefault="00BE37B1" w:rsidP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  <w:highlight w:val="cyan"/>
        </w:rPr>
        <w:t>“Targets” para medicamentos e vacinas (tabela2)</w:t>
      </w:r>
    </w:p>
    <w:p w:rsidR="00BE37B1" w:rsidRPr="00B40423" w:rsidRDefault="00BE37B1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b/>
          <w:bCs/>
          <w:color w:val="000000"/>
          <w:lang w:eastAsia="pt-PT"/>
        </w:rPr>
      </w:pP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b/>
          <w:bCs/>
          <w:color w:val="000000"/>
          <w:lang w:eastAsia="pt-PT"/>
        </w:rPr>
      </w:pPr>
      <w:proofErr w:type="spellStart"/>
      <w:r w:rsidRPr="00B40423">
        <w:rPr>
          <w:rFonts w:ascii="Times New Roman" w:eastAsia="Times New Roman" w:hAnsi="Times New Roman" w:cs="Times New Roman"/>
          <w:b/>
          <w:bCs/>
          <w:color w:val="000000"/>
          <w:lang w:eastAsia="pt-PT"/>
        </w:rPr>
        <w:t>Locus_tag</w:t>
      </w:r>
      <w:proofErr w:type="spellEnd"/>
      <w:r w:rsidRPr="00B40423">
        <w:rPr>
          <w:rFonts w:ascii="Times New Roman" w:eastAsia="Times New Roman" w:hAnsi="Times New Roman" w:cs="Times New Roman"/>
          <w:b/>
          <w:bCs/>
          <w:color w:val="000000"/>
          <w:lang w:eastAsia="pt-PT"/>
        </w:rPr>
        <w:tab/>
        <w:t xml:space="preserve">Nome da </w:t>
      </w:r>
      <w:proofErr w:type="spellStart"/>
      <w:r w:rsidRPr="00B40423">
        <w:rPr>
          <w:rFonts w:ascii="Times New Roman" w:eastAsia="Times New Roman" w:hAnsi="Times New Roman" w:cs="Times New Roman"/>
          <w:b/>
          <w:bCs/>
          <w:color w:val="000000"/>
          <w:lang w:eastAsia="pt-PT"/>
        </w:rPr>
        <w:t>proteina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color w:val="333333"/>
          <w:lang w:eastAsia="pt-PT"/>
        </w:rPr>
      </w:pPr>
      <w:r w:rsidRPr="00B40423">
        <w:rPr>
          <w:rFonts w:ascii="Times New Roman" w:eastAsia="Times New Roman" w:hAnsi="Times New Roman" w:cs="Times New Roman"/>
          <w:color w:val="000000"/>
          <w:lang w:eastAsia="pt-PT"/>
        </w:rPr>
        <w:t>NGO1213</w:t>
      </w:r>
      <w:r w:rsidRPr="00B40423">
        <w:rPr>
          <w:rFonts w:ascii="Times New Roman" w:eastAsia="Times New Roman" w:hAnsi="Times New Roman" w:cs="Times New Roman"/>
          <w:color w:val="000000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color w:val="333333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color w:val="333333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color w:val="333333"/>
          <w:lang w:eastAsia="pt-PT"/>
        </w:rPr>
        <w:t>long-chain-fatty-acid</w:t>
      </w:r>
      <w:proofErr w:type="spellEnd"/>
      <w:r w:rsidRPr="00B40423">
        <w:rPr>
          <w:rFonts w:ascii="Times New Roman" w:eastAsia="Times New Roman" w:hAnsi="Times New Roman" w:cs="Times New Roman"/>
          <w:color w:val="333333"/>
          <w:lang w:eastAsia="pt-PT"/>
        </w:rPr>
        <w:t>--</w:t>
      </w:r>
      <w:proofErr w:type="spellStart"/>
      <w:r w:rsidRPr="00B40423">
        <w:rPr>
          <w:rFonts w:ascii="Times New Roman" w:eastAsia="Times New Roman" w:hAnsi="Times New Roman" w:cs="Times New Roman"/>
          <w:color w:val="333333"/>
          <w:lang w:eastAsia="pt-PT"/>
        </w:rPr>
        <w:t>CoA</w:t>
      </w:r>
      <w:proofErr w:type="spellEnd"/>
      <w:r w:rsidRPr="00B40423">
        <w:rPr>
          <w:rFonts w:ascii="Times New Roman" w:eastAsia="Times New Roman" w:hAnsi="Times New Roman" w:cs="Times New Roman"/>
          <w:color w:val="333333"/>
          <w:lang w:eastAsia="pt-PT"/>
        </w:rPr>
        <w:t>-ligase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1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N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ethyltransfer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1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>NGO121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>diacylglycerol</w:t>
      </w:r>
      <w:proofErr w:type="spellEnd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>kin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NGO121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glutathion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synthe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1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lutaminyl-tRN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nthe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lastRenderedPageBreak/>
        <w:t>NGO121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eoR-family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ntR-family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3</w:t>
      </w:r>
      <w:r w:rsidRPr="00B40423">
        <w:rPr>
          <w:rFonts w:ascii="Times New Roman" w:eastAsia="Times New Roman" w:hAnsi="Times New Roman" w:cs="Times New Roman"/>
          <w:lang w:eastAsia="pt-PT"/>
        </w:rPr>
        <w:tab/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osphoribosylglycinamidetransformyl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eptidyl-prolylisom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DNA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olymer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II chi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minopeptid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2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3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3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conit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drat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2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3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ornithi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arbamoyltransf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NGO1233</w:t>
      </w:r>
      <w:r w:rsidRPr="00B40423">
        <w:rPr>
          <w:rFonts w:ascii="Times New Roman" w:eastAsia="Times New Roman" w:hAnsi="Times New Roman" w:cs="Times New Roman"/>
          <w:lang w:eastAsia="pt-PT"/>
        </w:rPr>
        <w:tab/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ketol-acid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reductoisom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3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3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cetolactatesynth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sozym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II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mal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3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cetolact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nth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sozym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II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lar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3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NGO123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ATP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phosphoribosyltransf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3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NGO124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histidinol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dehydrogen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4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istidinol-phosph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minotransf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NGO124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imidazoleglycerol-phosphat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dehydra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4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4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arR-family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4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4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eri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4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CDP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iacylglycero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transferase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4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4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trCD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ctivator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BC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eriplasmic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bind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olyamin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lanyl-tRN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nthe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nser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lemen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S1016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s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257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8</w:t>
      </w:r>
      <w:r w:rsidRPr="00B40423">
        <w:rPr>
          <w:rFonts w:ascii="Times New Roman" w:eastAsia="Times New Roman" w:hAnsi="Times New Roman" w:cs="Times New Roman"/>
          <w:lang w:eastAsia="pt-PT"/>
        </w:rPr>
        <w:tab/>
        <w:t xml:space="preserve">2,3-bisphosphoglycerate-dependent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osphoglycer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u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5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DNA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opoisomer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V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ibosom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RNA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mal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ethyltransfer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J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nvertase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l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gene 5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soci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soci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soci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spB-lik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soci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soci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soci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6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soci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7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sociat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7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7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7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itric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oxide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lastRenderedPageBreak/>
        <w:t>NGO127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itri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7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7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8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8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osphoseri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minotransfer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8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.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8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utilisa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stanc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;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8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la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nitia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facto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F-2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8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8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8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mino-aci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odium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>/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lani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mport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isulfid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bon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forma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293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nC-family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NGO129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alanine</w:t>
      </w:r>
      <w:proofErr w:type="spellEnd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racem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296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29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0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0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01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0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nser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lemen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S1016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s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04</w:t>
      </w:r>
      <w:r w:rsidRPr="00B40423">
        <w:rPr>
          <w:rFonts w:ascii="Times New Roman" w:eastAsia="Times New Roman" w:hAnsi="Times New Roman" w:cs="Times New Roman"/>
          <w:lang w:eastAsia="pt-PT"/>
        </w:rPr>
        <w:tab/>
        <w:t xml:space="preserve"> DNA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bind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mpetenc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2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ab/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0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06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0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flavo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0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guanosine-3',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5'-bis(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iphosphate</w:t>
      </w:r>
      <w:proofErr w:type="spellEnd"/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>)3'-pyrophosphohydrolase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0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RNA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olymer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omeg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uanyl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kin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deni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osphoribosyltransf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nser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lemen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S1016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s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1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araquot-inducibl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araquat-inducibl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B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DNA-3-methyladenineglycosylase I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[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eisseri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onorrhoea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A 1090]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lyci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ehydrogen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ytochrom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2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mino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ci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minotransf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N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(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uracil-5-)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ethyltransferase</w:t>
      </w:r>
      <w:proofErr w:type="spellEnd"/>
      <w:proofErr w:type="gram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horism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nth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DNA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opoisomer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V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B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lastRenderedPageBreak/>
        <w:t>NGO133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nvas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eryl-tRN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nthe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ehydrogen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lactat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eptid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ha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le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facto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3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L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paragin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4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4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hosphoglucomut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NGO134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dihydropteroat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synth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4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4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>NGO134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lightGray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4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4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4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48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4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5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50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5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3-oxoacyl-(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cyl-carrier-protein</w:t>
      </w:r>
      <w:proofErr w:type="spellEnd"/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 xml:space="preserve">)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nth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5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beta-1,4-glucosyltransferase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5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lpha-1,2-N-acetylglucosamine transferase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5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odium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ependen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5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hymidyl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nth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B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5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lutam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ehydrogen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5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59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ntR-family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ultidru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fflux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mp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hanne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ntibiotic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sistanc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fflux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mp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mponen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ntibiotic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sistanc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fflux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mp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mponen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trCD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>, repressor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ntibiotic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sistanc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fflux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mp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mponen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6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xodeoxyribonucle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V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ytochrom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c oxidase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ytochrom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c oxidase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ytochrom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c oxidase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7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onB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lutaredox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2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GTP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yrophosphokin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87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88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8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89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90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lastRenderedPageBreak/>
        <w:t>NGO139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391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afB-lik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afA-lik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nser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lemen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S1016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s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lectr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f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flavoprotein-ubiquino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oxidoreduc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issimilatory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itrous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oxide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lipo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issimilatory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nitrous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oxide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membra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39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BC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>, ATP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bind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NGO140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glutamyl-tRNA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reduct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0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glyci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leavag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stem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mponen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H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0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405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0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minomethyltransf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0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nC-family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0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insertio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elemen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IS1016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s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Na(+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>)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locat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ADH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ubiquino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Na(+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>)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locat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ADH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ubiquino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B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Na(+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>)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locat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ADH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ubiquino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C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Na(+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>)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locat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ADH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ubiquino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D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Na(+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>)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locat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ADH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ubiquino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E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gramStart"/>
      <w:r w:rsidRPr="00B40423">
        <w:rPr>
          <w:rFonts w:ascii="Times New Roman" w:eastAsia="Times New Roman" w:hAnsi="Times New Roman" w:cs="Times New Roman"/>
          <w:lang w:eastAsia="pt-PT"/>
        </w:rPr>
        <w:t>Na(+</w:t>
      </w:r>
      <w:proofErr w:type="gramEnd"/>
      <w:r w:rsidRPr="00B40423">
        <w:rPr>
          <w:rFonts w:ascii="Times New Roman" w:eastAsia="Times New Roman" w:hAnsi="Times New Roman" w:cs="Times New Roman"/>
          <w:lang w:eastAsia="pt-PT"/>
        </w:rPr>
        <w:t>)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locat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ADH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ubiquino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duct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ubuni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F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1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419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2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hiami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biosynthesis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2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2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ea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hock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NGO142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serine</w:t>
      </w:r>
      <w:proofErr w:type="spellEnd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 xml:space="preserve"> O-</w:t>
      </w:r>
      <w:proofErr w:type="spellStart"/>
      <w:r w:rsidRPr="00B40423">
        <w:rPr>
          <w:rFonts w:ascii="Times New Roman" w:eastAsia="Times New Roman" w:hAnsi="Times New Roman" w:cs="Times New Roman"/>
          <w:highlight w:val="red"/>
          <w:lang w:eastAsia="pt-PT"/>
        </w:rPr>
        <w:t>acetyltransf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2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ubiquinon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biosynthesis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ab/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2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2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cription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gulato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repressor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2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2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eat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hock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430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431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432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BC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permease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BC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>, ATP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bind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admium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resistanc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imosom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'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3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BC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>, ATP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binding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40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ABC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transporter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,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eriplasmic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NGO144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type</w:t>
      </w:r>
      <w:proofErr w:type="spellEnd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 xml:space="preserve"> IV </w:t>
      </w:r>
      <w:proofErr w:type="spellStart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pilin</w:t>
      </w:r>
      <w:proofErr w:type="spellEnd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4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lcoho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dehydrogenas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43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4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NGO1444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4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46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47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NGO1448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 xml:space="preserve">UDP-2,3-diacylglucosamine </w:t>
      </w:r>
      <w:proofErr w:type="spellStart"/>
      <w:r w:rsidRPr="00B40423">
        <w:rPr>
          <w:rFonts w:ascii="Times New Roman" w:eastAsia="Times New Roman" w:hAnsi="Times New Roman" w:cs="Times New Roman"/>
          <w:highlight w:val="cyan"/>
          <w:lang w:eastAsia="pt-PT"/>
        </w:rPr>
        <w:t>hydrol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49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L-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lact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permease</w:t>
      </w:r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50</w:t>
      </w:r>
      <w:r w:rsidRPr="00B40423">
        <w:rPr>
          <w:rFonts w:ascii="Times New Roman" w:eastAsia="Times New Roman" w:hAnsi="Times New Roman" w:cs="Times New Roman"/>
          <w:lang w:eastAsia="pt-PT"/>
        </w:rPr>
        <w:tab/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lastRenderedPageBreak/>
        <w:t>NGO1451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52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spartat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aminotransferase</w:t>
      </w:r>
      <w:proofErr w:type="spellEnd"/>
    </w:p>
    <w:p w:rsidR="005A7A98" w:rsidRPr="00B40423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54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utative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lysyl-tRNA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synthetase</w:t>
      </w:r>
      <w:proofErr w:type="spellEnd"/>
    </w:p>
    <w:p w:rsidR="005A7A98" w:rsidRDefault="005A7A98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 w:rsidRPr="00B40423">
        <w:rPr>
          <w:rFonts w:ascii="Times New Roman" w:eastAsia="Times New Roman" w:hAnsi="Times New Roman" w:cs="Times New Roman"/>
          <w:lang w:eastAsia="pt-PT"/>
        </w:rPr>
        <w:t>NGO1455</w:t>
      </w:r>
      <w:r w:rsidRPr="00B40423">
        <w:rPr>
          <w:rFonts w:ascii="Times New Roman" w:eastAsia="Times New Roman" w:hAnsi="Times New Roman" w:cs="Times New Roman"/>
          <w:lang w:eastAsia="pt-PT"/>
        </w:rPr>
        <w:tab/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conserved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hypothetical</w:t>
      </w:r>
      <w:proofErr w:type="spellEnd"/>
      <w:r w:rsidRPr="00B40423">
        <w:rPr>
          <w:rFonts w:ascii="Times New Roman" w:eastAsia="Times New Roman" w:hAnsi="Times New Roman" w:cs="Times New Roman"/>
          <w:lang w:eastAsia="pt-PT"/>
        </w:rPr>
        <w:t xml:space="preserve"> </w:t>
      </w:r>
      <w:proofErr w:type="spellStart"/>
      <w:r w:rsidRPr="00B40423">
        <w:rPr>
          <w:rFonts w:ascii="Times New Roman" w:eastAsia="Times New Roman" w:hAnsi="Times New Roman" w:cs="Times New Roman"/>
          <w:lang w:eastAsia="pt-PT"/>
        </w:rPr>
        <w:t>protein</w:t>
      </w:r>
      <w:proofErr w:type="spellEnd"/>
    </w:p>
    <w:p w:rsidR="00B40423" w:rsidRDefault="00B40423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</w:p>
    <w:p w:rsidR="00B40423" w:rsidRPr="00B40423" w:rsidRDefault="005F35D0" w:rsidP="005A7A98">
      <w:pPr>
        <w:tabs>
          <w:tab w:val="left" w:pos="1570"/>
        </w:tabs>
        <w:spacing w:after="0" w:line="240" w:lineRule="auto"/>
        <w:ind w:left="70"/>
        <w:rPr>
          <w:rFonts w:ascii="Times New Roman" w:eastAsia="Times New Roman" w:hAnsi="Times New Roman" w:cs="Times New Roman"/>
          <w:lang w:eastAsia="pt-PT"/>
        </w:rPr>
      </w:pPr>
      <w:r>
        <w:rPr>
          <w:rFonts w:ascii="Times New Roman" w:eastAsia="Times New Roman" w:hAnsi="Times New Roman" w:cs="Times New Roman"/>
          <w:lang w:eastAsia="pt-PT"/>
        </w:rPr>
        <w:t>Damos crédito ao grupo 7</w:t>
      </w:r>
      <w:r w:rsidR="00B40423">
        <w:rPr>
          <w:rFonts w:ascii="Times New Roman" w:eastAsia="Times New Roman" w:hAnsi="Times New Roman" w:cs="Times New Roman"/>
          <w:lang w:eastAsia="pt-PT"/>
        </w:rPr>
        <w:t>, pois foram eles que encontraram este ótimo artigo e que nos mostraram o mesmo, de modo a melhorarmos a qualidade do nosso trabalho.</w:t>
      </w:r>
    </w:p>
    <w:p w:rsidR="00610EE1" w:rsidRPr="00B40423" w:rsidRDefault="00610EE1">
      <w:pPr>
        <w:rPr>
          <w:rFonts w:ascii="Times New Roman" w:hAnsi="Times New Roman" w:cs="Times New Roman"/>
        </w:rPr>
      </w:pPr>
    </w:p>
    <w:p w:rsidR="005A7A98" w:rsidRPr="00B40423" w:rsidRDefault="00BE37B1">
      <w:pPr>
        <w:rPr>
          <w:rFonts w:ascii="Times New Roman" w:hAnsi="Times New Roman" w:cs="Times New Roman"/>
        </w:rPr>
      </w:pPr>
      <w:r w:rsidRPr="00B40423">
        <w:rPr>
          <w:rFonts w:ascii="Times New Roman" w:hAnsi="Times New Roman" w:cs="Times New Roman"/>
        </w:rPr>
        <w:t>Bibliografia:</w:t>
      </w:r>
    </w:p>
    <w:p w:rsidR="00BE37B1" w:rsidRPr="00B40423" w:rsidRDefault="00BE37B1" w:rsidP="00BE37B1">
      <w:pPr>
        <w:spacing w:after="0" w:line="240" w:lineRule="auto"/>
        <w:ind w:left="720" w:hanging="720"/>
        <w:jc w:val="both"/>
        <w:rPr>
          <w:rFonts w:ascii="Times New Roman" w:hAnsi="Times New Roman" w:cs="Times New Roman"/>
          <w:noProof/>
          <w:lang w:val="en-US"/>
        </w:rPr>
      </w:pPr>
      <w:bookmarkStart w:id="0" w:name="_ENREF_1"/>
      <w:r w:rsidRPr="00B40423">
        <w:rPr>
          <w:rFonts w:ascii="Times New Roman" w:hAnsi="Times New Roman" w:cs="Times New Roman"/>
          <w:noProof/>
          <w:lang w:val="en-US"/>
        </w:rPr>
        <w:t>1.</w:t>
      </w:r>
      <w:r w:rsidRPr="00B40423">
        <w:rPr>
          <w:rFonts w:ascii="Times New Roman" w:hAnsi="Times New Roman" w:cs="Times New Roman"/>
          <w:noProof/>
          <w:lang w:val="en-US"/>
        </w:rPr>
        <w:tab/>
        <w:t xml:space="preserve">Barh, D. and A. Kumar, </w:t>
      </w:r>
      <w:r w:rsidRPr="00B40423">
        <w:rPr>
          <w:rFonts w:ascii="Times New Roman" w:hAnsi="Times New Roman" w:cs="Times New Roman"/>
          <w:i/>
          <w:noProof/>
          <w:lang w:val="en-US"/>
        </w:rPr>
        <w:t>In silico identification of candidate drug and vaccine targets from various pathways in Neisseria gonorrhoeae.</w:t>
      </w:r>
      <w:r w:rsidRPr="00B40423">
        <w:rPr>
          <w:rFonts w:ascii="Times New Roman" w:hAnsi="Times New Roman" w:cs="Times New Roman"/>
          <w:noProof/>
          <w:lang w:val="en-US"/>
        </w:rPr>
        <w:t xml:space="preserve"> In Silico Biol, 2009. </w:t>
      </w:r>
      <w:r w:rsidRPr="00B40423">
        <w:rPr>
          <w:rFonts w:ascii="Times New Roman" w:hAnsi="Times New Roman" w:cs="Times New Roman"/>
          <w:b/>
          <w:noProof/>
          <w:lang w:val="en-US"/>
        </w:rPr>
        <w:t>9</w:t>
      </w:r>
      <w:r w:rsidRPr="00B40423">
        <w:rPr>
          <w:rFonts w:ascii="Times New Roman" w:hAnsi="Times New Roman" w:cs="Times New Roman"/>
          <w:noProof/>
          <w:lang w:val="en-US"/>
        </w:rPr>
        <w:t>(4): p. 225-31.</w:t>
      </w:r>
      <w:bookmarkEnd w:id="0"/>
    </w:p>
    <w:p w:rsidR="00BE37B1" w:rsidRPr="00B40423" w:rsidRDefault="00BE37B1">
      <w:pPr>
        <w:rPr>
          <w:rFonts w:ascii="Times New Roman" w:hAnsi="Times New Roman" w:cs="Times New Roman"/>
        </w:rPr>
      </w:pPr>
      <w:bookmarkStart w:id="1" w:name="_GoBack"/>
      <w:bookmarkEnd w:id="1"/>
    </w:p>
    <w:p w:rsidR="00BE37B1" w:rsidRPr="00B40423" w:rsidRDefault="00BE37B1">
      <w:pPr>
        <w:rPr>
          <w:rFonts w:ascii="Times New Roman" w:hAnsi="Times New Roman" w:cs="Times New Roman"/>
        </w:rPr>
      </w:pPr>
    </w:p>
    <w:sectPr w:rsidR="00BE37B1" w:rsidRPr="00B40423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2270DC8"/>
    <w:multiLevelType w:val="hybridMultilevel"/>
    <w:tmpl w:val="D05CFB6E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A7A98"/>
    <w:rsid w:val="001B1992"/>
    <w:rsid w:val="005A7A98"/>
    <w:rsid w:val="005B6FBD"/>
    <w:rsid w:val="005F35D0"/>
    <w:rsid w:val="00610EE1"/>
    <w:rsid w:val="00B40423"/>
    <w:rsid w:val="00BE37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FE0CDA15-EAC7-4807-9A35-641FFA6D9E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BE37B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8462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2451</Words>
  <Characters>13238</Characters>
  <Application>Microsoft Office Word</Application>
  <DocSecurity>0</DocSecurity>
  <Lines>110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6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ão Silva</dc:creator>
  <cp:keywords/>
  <dc:description/>
  <cp:lastModifiedBy>Daniel Varzim</cp:lastModifiedBy>
  <cp:revision>2</cp:revision>
  <dcterms:created xsi:type="dcterms:W3CDTF">2015-02-10T23:28:00Z</dcterms:created>
  <dcterms:modified xsi:type="dcterms:W3CDTF">2015-02-10T23:28:00Z</dcterms:modified>
</cp:coreProperties>
</file>